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D3465F" w:rsidRDefault="00D3465F">
                            <w:pPr>
                              <w:pStyle w:val="Frontpagetext"/>
                              <w:rPr>
                                <w:sz w:val="28"/>
                                <w:szCs w:val="28"/>
                              </w:rPr>
                            </w:pPr>
                            <w:r>
                              <w:rPr>
                                <w:sz w:val="28"/>
                                <w:szCs w:val="28"/>
                              </w:rPr>
                              <w:t xml:space="preserve">Institutionen för data- </w:t>
                            </w:r>
                            <w:r>
                              <w:rPr>
                                <w:sz w:val="28"/>
                                <w:szCs w:val="28"/>
                              </w:rPr>
                              <w:br/>
                              <w:t>och systemvetenskap</w:t>
                            </w:r>
                          </w:p>
                          <w:p w14:paraId="0DD0DA7D" w14:textId="77777777" w:rsidR="00D3465F" w:rsidRDefault="00D3465F">
                            <w:pPr>
                              <w:pStyle w:val="TextBox"/>
                            </w:pPr>
                            <w:r>
                              <w:t>Examensarbete 15 hp</w:t>
                            </w:r>
                          </w:p>
                          <w:p w14:paraId="205AAAC7" w14:textId="77777777" w:rsidR="00D3465F" w:rsidRDefault="00D3465F">
                            <w:pPr>
                              <w:pStyle w:val="TextBox"/>
                            </w:pPr>
                            <w:r>
                              <w:t>Data- och systemvetenskap</w:t>
                            </w:r>
                          </w:p>
                          <w:p w14:paraId="51566511" w14:textId="77777777" w:rsidR="00D3465F" w:rsidRDefault="00D3465F">
                            <w:pPr>
                              <w:pStyle w:val="Textruta"/>
                            </w:pPr>
                            <w:r>
                              <w:t xml:space="preserve">Kurs- eller utbildningsprogram (180 hp) </w:t>
                            </w:r>
                          </w:p>
                          <w:p w14:paraId="7A700FAB" w14:textId="05793D08" w:rsidR="00D3465F" w:rsidRDefault="00D3465F">
                            <w:pPr>
                              <w:pStyle w:val="Textruta"/>
                            </w:pPr>
                            <w:r>
                              <w:t>Höstterminen 2018</w:t>
                            </w:r>
                          </w:p>
                          <w:p w14:paraId="381612CD" w14:textId="77777777" w:rsidR="00D3465F" w:rsidRDefault="00D3465F">
                            <w:pPr>
                              <w:pStyle w:val="Textruta"/>
                            </w:pPr>
                            <w:r>
                              <w:t>Handledare: Robert Ramberg</w:t>
                            </w:r>
                          </w:p>
                          <w:p w14:paraId="41DC09BB" w14:textId="65C456F9" w:rsidR="00D3465F" w:rsidRDefault="00D3465F">
                            <w:pPr>
                              <w:pStyle w:val="Textruta"/>
                            </w:pPr>
                            <w:r>
                              <w:t xml:space="preserve">Granskare: </w:t>
                            </w:r>
                          </w:p>
                          <w:p w14:paraId="316E1ACF" w14:textId="77777777" w:rsidR="00D3465F" w:rsidRPr="00EE4EEC" w:rsidRDefault="00D3465F">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D3465F" w:rsidRDefault="00D3465F">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21DDA" w:rsidRDefault="00C21DDA">
                      <w:pPr>
                        <w:pStyle w:val="Frontpagetext"/>
                        <w:rPr>
                          <w:sz w:val="28"/>
                          <w:szCs w:val="28"/>
                        </w:rPr>
                      </w:pPr>
                      <w:r>
                        <w:rPr>
                          <w:sz w:val="28"/>
                          <w:szCs w:val="28"/>
                        </w:rPr>
                        <w:t xml:space="preserve">Institutionen för data- </w:t>
                      </w:r>
                      <w:r>
                        <w:rPr>
                          <w:sz w:val="28"/>
                          <w:szCs w:val="28"/>
                        </w:rPr>
                        <w:br/>
                        <w:t>och systemvetenskap</w:t>
                      </w:r>
                    </w:p>
                    <w:p w14:paraId="0DD0DA7D" w14:textId="77777777" w:rsidR="00C21DDA" w:rsidRDefault="00C21DDA">
                      <w:pPr>
                        <w:pStyle w:val="TextBox"/>
                      </w:pPr>
                      <w:r>
                        <w:t>Examensarbete 15 hp</w:t>
                      </w:r>
                    </w:p>
                    <w:p w14:paraId="205AAAC7" w14:textId="77777777" w:rsidR="00C21DDA" w:rsidRDefault="00C21DDA">
                      <w:pPr>
                        <w:pStyle w:val="TextBox"/>
                      </w:pPr>
                      <w:r>
                        <w:t>Data- och systemvetenskap</w:t>
                      </w:r>
                    </w:p>
                    <w:p w14:paraId="51566511" w14:textId="77777777" w:rsidR="00C21DDA" w:rsidRDefault="00C21DDA">
                      <w:pPr>
                        <w:pStyle w:val="Textruta"/>
                      </w:pPr>
                      <w:r>
                        <w:t xml:space="preserve">Kurs- eller utbildningsprogram (180 hp) </w:t>
                      </w:r>
                    </w:p>
                    <w:p w14:paraId="7A700FAB" w14:textId="05793D08" w:rsidR="00C21DDA" w:rsidRDefault="00C21DDA">
                      <w:pPr>
                        <w:pStyle w:val="Textruta"/>
                      </w:pPr>
                      <w:r>
                        <w:t>Höstterminen 2018</w:t>
                      </w:r>
                    </w:p>
                    <w:p w14:paraId="381612CD" w14:textId="77777777" w:rsidR="00C21DDA" w:rsidRDefault="00C21DDA">
                      <w:pPr>
                        <w:pStyle w:val="Textruta"/>
                      </w:pPr>
                      <w:r>
                        <w:t>Handledare: Robert Ramberg</w:t>
                      </w:r>
                    </w:p>
                    <w:p w14:paraId="41DC09BB" w14:textId="65C456F9" w:rsidR="00C21DDA" w:rsidRDefault="00C21DDA">
                      <w:pPr>
                        <w:pStyle w:val="Textruta"/>
                      </w:pPr>
                      <w:r>
                        <w:t xml:space="preserve">Granskare: </w:t>
                      </w:r>
                    </w:p>
                    <w:p w14:paraId="316E1ACF" w14:textId="77777777" w:rsidR="00C21DDA" w:rsidRPr="00EE4EEC" w:rsidRDefault="00C21DDA">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21DDA" w:rsidRDefault="00C21DDA">
                      <w:pPr>
                        <w:pStyle w:val="TextBox"/>
                      </w:pPr>
                    </w:p>
                  </w:txbxContent>
                </v:textbox>
                <w10:wrap type="square" anchory="margin"/>
              </v:rect>
            </w:pict>
          </mc:Fallback>
        </mc:AlternateContent>
      </w:r>
      <w:r w:rsidR="00850895">
        <w:br w:type="page"/>
      </w:r>
    </w:p>
    <w:p w14:paraId="5CBA00F3" w14:textId="77777777" w:rsidR="00227C8F" w:rsidRDefault="00227C8F" w:rsidP="00227C8F">
      <w:pPr>
        <w:pStyle w:val="NormalWeb"/>
        <w:rPr>
          <w:rFonts w:ascii="Arial" w:hAnsi="Arial" w:cs="Arial"/>
          <w:sz w:val="22"/>
          <w:szCs w:val="22"/>
          <w:lang w:val="en-US"/>
        </w:rPr>
      </w:pPr>
    </w:p>
    <w:p w14:paraId="19EFE0DD" w14:textId="79F248C0" w:rsidR="00227C8F" w:rsidRPr="00DD03E4" w:rsidRDefault="00227C8F" w:rsidP="00227C8F">
      <w:pPr>
        <w:pStyle w:val="NormalWeb"/>
        <w:rPr>
          <w:rFonts w:ascii="Arial" w:hAnsi="Arial" w:cs="Arial"/>
          <w:i/>
          <w:sz w:val="18"/>
          <w:szCs w:val="18"/>
          <w:lang w:val="en-US"/>
        </w:rPr>
      </w:pPr>
      <w:r w:rsidRPr="00DD03E4">
        <w:rPr>
          <w:rFonts w:ascii="Arial" w:hAnsi="Arial" w:cs="Arial"/>
          <w:i/>
          <w:sz w:val="18"/>
          <w:szCs w:val="18"/>
          <w:lang w:val="en-US"/>
        </w:rPr>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DD03E4">
        <w:rPr>
          <w:rFonts w:ascii="Arial" w:hAnsi="Arial" w:cs="Arial"/>
          <w:i/>
          <w:sz w:val="18"/>
          <w:szCs w:val="18"/>
          <w:lang w:val="en-US"/>
        </w:rPr>
        <w:t>participate</w:t>
      </w:r>
      <w:proofErr w:type="gramEnd"/>
      <w:r w:rsidRPr="00DD03E4">
        <w:rPr>
          <w:rFonts w:ascii="Arial" w:hAnsi="Arial" w:cs="Arial"/>
          <w:i/>
          <w:sz w:val="18"/>
          <w:szCs w:val="18"/>
          <w:lang w:val="en-US"/>
        </w:rPr>
        <w:t xml:space="preserve">, to belong, to negotiate meaning” - </w:t>
      </w:r>
      <w:r w:rsidRPr="00DD03E4">
        <w:rPr>
          <w:rFonts w:ascii="Arial" w:hAnsi="Arial" w:cs="Arial"/>
          <w:i/>
          <w:sz w:val="18"/>
          <w:szCs w:val="18"/>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F5632E">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F5632E">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F5632E">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F5632E">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F5632E">
        <w:rPr>
          <w:noProof/>
        </w:rPr>
        <w:t>13</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F5632E">
        <w:rPr>
          <w:noProof/>
        </w:rPr>
        <w:t>16</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F5632E">
        <w:rPr>
          <w:noProof/>
        </w:rPr>
        <w:t>16</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F5632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74DC7FD1"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714353">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2A7408C5"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67150650" w14:textId="7B9FEC22"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t xml:space="preserve">Enligt vissa ramverk, delas pedagogik upp i ett flertal olika perspektiv där varje perspektiv inkluderar </w:t>
      </w:r>
      <w:r>
        <w:lastRenderedPageBreak/>
        <w:t>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proofErr w:type="spellStart"/>
      <w:r w:rsidR="004D2145" w:rsidRPr="004D2145">
        <w:rPr>
          <w:rFonts w:cs="Times New Roman"/>
          <w:szCs w:val="24"/>
        </w:rPr>
        <w:t>Conole</w:t>
      </w:r>
      <w:proofErr w:type="spellEnd"/>
      <w:r w:rsidR="004D2145" w:rsidRPr="004D2145">
        <w:rPr>
          <w:rFonts w:cs="Times New Roman"/>
          <w:szCs w:val="24"/>
        </w:rPr>
        <w:t>,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r w:rsidR="004D2145">
        <w:t>Kognitivt</w:t>
      </w:r>
      <w:r w:rsidR="00850895" w:rsidRPr="00EF5A81">
        <w:t xml:space="preserve"> perspektiv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4" w:name="_Toc391456180"/>
      <w:bookmarkStart w:id="5"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lastRenderedPageBreak/>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bookmarkStart w:id="6" w:name="_GoBack"/>
      <w:bookmarkEnd w:id="6"/>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w:t>
      </w:r>
      <w:r w:rsidR="00EE400D">
        <w:rPr>
          <w:lang w:eastAsia="sv-SE"/>
        </w:rPr>
        <w:lastRenderedPageBreak/>
        <w:t>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7" w:name="_Toc391456181"/>
      <w:bookmarkStart w:id="8" w:name="_Toc401327937"/>
      <w:bookmarkEnd w:id="7"/>
      <w:r>
        <w:t>Metod</w:t>
      </w:r>
      <w:bookmarkStart w:id="9" w:name="_Toc391456182"/>
      <w:bookmarkStart w:id="10" w:name="_Toc401327938"/>
      <w:bookmarkEnd w:id="8"/>
      <w:bookmarkEnd w:id="9"/>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0"/>
    </w:p>
    <w:p w14:paraId="32BAAB67" w14:textId="4C0FB858"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w:t>
      </w:r>
      <w:proofErr w:type="spellStart"/>
      <w:r w:rsidR="009A74A3">
        <w:rPr>
          <w:rFonts w:cs="Times New Roman"/>
        </w:rPr>
        <w:t>Grades</w:t>
      </w:r>
      <w:proofErr w:type="spellEnd"/>
      <w:r w:rsidR="009A74A3">
        <w:rPr>
          <w:rFonts w:cs="Times New Roman"/>
        </w:rPr>
        <w:t xml:space="preserve">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7C00EFC0" w14:textId="6210AD24"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3" w:name="_Toc391456184"/>
      <w:bookmarkStart w:id="14" w:name="_Toc401327940"/>
      <w:bookmarkEnd w:id="13"/>
      <w:r>
        <w:t>Resultat</w:t>
      </w:r>
      <w:bookmarkEnd w:id="14"/>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022FF46B" w14:textId="18BC1F4F"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w:t>
      </w:r>
      <w:r w:rsidR="004B3714">
        <w:t xml:space="preserve">av personen som intervjuades </w:t>
      </w:r>
      <w:r w:rsidR="000E3605">
        <w:t xml:space="preserve">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3692AA14"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5632E">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7BA699C1"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kurser </w:t>
      </w:r>
      <w:r w:rsidR="00882330" w:rsidRPr="00560AA3">
        <w:t>(KS Strålskydd, PT Strålsäkerhet, RCC, Telia GDPR)</w:t>
      </w:r>
      <w:r w:rsidR="00882330">
        <w:t xml:space="preserve"> enligt DIM’s riktlinjer som </w:t>
      </w:r>
      <w:r w:rsidR="004B3714" w:rsidRPr="00560AA3">
        <w:t>designade</w:t>
      </w:r>
      <w:r w:rsidR="00882330">
        <w:t>s</w:t>
      </w:r>
      <w:r w:rsidR="004B3714" w:rsidRPr="00560AA3">
        <w:t xml:space="preserve"> </w:t>
      </w:r>
      <w:r w:rsidR="00A835E8" w:rsidRPr="00560AA3">
        <w:t xml:space="preserve">under </w:t>
      </w:r>
      <w:r w:rsidR="00882330">
        <w:t xml:space="preserve">året </w:t>
      </w:r>
      <w:r w:rsidR="00A835E8" w:rsidRPr="00560AA3">
        <w:t>2017</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3EFE20B7"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F5632E">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5632E">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5"/>
      <w:bookmarkEnd w:id="1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144ECBA1"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att övergångsprocessen från Grades befintliga pedagogiska strategi till en modellbaserad strategi</w:t>
      </w:r>
      <w:r w:rsidR="00C21DDA">
        <w:t xml:space="preserve"> </w:t>
      </w:r>
      <w:r w:rsidR="00C21DDA" w:rsidRPr="00C84F64">
        <w:t>för att få deras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F0A1E88" w:rsidR="00AC7484" w:rsidRDefault="008227FA" w:rsidP="00CA1731">
      <w:pPr>
        <w:spacing w:line="480" w:lineRule="auto"/>
        <w:jc w:val="both"/>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6533768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w:t>
      </w:r>
      <w:r w:rsidR="00C67B0B">
        <w:lastRenderedPageBreak/>
        <w:t xml:space="preserve">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70398917"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7C7765D3" w14:textId="5D40C6F1" w:rsidR="005D1A1C"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D3465F" w:rsidRDefault="00D3465F">
      <w:r>
        <w:separator/>
      </w:r>
    </w:p>
  </w:endnote>
  <w:endnote w:type="continuationSeparator" w:id="0">
    <w:p w14:paraId="4F768654" w14:textId="77777777" w:rsidR="00D3465F" w:rsidRDefault="00D34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D3465F" w:rsidRDefault="00D3465F">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D3465F" w:rsidRDefault="00D3465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D3465F" w:rsidRDefault="00D3465F">
        <w:pPr>
          <w:pStyle w:val="Footer1"/>
          <w:jc w:val="center"/>
        </w:pPr>
        <w:r>
          <w:fldChar w:fldCharType="begin"/>
        </w:r>
        <w:r>
          <w:instrText>PAGE</w:instrText>
        </w:r>
        <w:r>
          <w:fldChar w:fldCharType="separate"/>
        </w:r>
        <w:r w:rsidR="00A65F49">
          <w:rPr>
            <w:noProof/>
          </w:rPr>
          <w:t>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D3465F" w:rsidRDefault="00D3465F">
        <w:pPr>
          <w:pStyle w:val="Footer1"/>
          <w:jc w:val="center"/>
        </w:pPr>
        <w:r>
          <w:fldChar w:fldCharType="begin"/>
        </w:r>
        <w:r>
          <w:instrText>PAGE</w:instrText>
        </w:r>
        <w:r>
          <w:fldChar w:fldCharType="separate"/>
        </w:r>
        <w:r w:rsidR="00A65F49">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D3465F" w:rsidRDefault="00D3465F">
      <w:r>
        <w:separator/>
      </w:r>
    </w:p>
  </w:footnote>
  <w:footnote w:type="continuationSeparator" w:id="0">
    <w:p w14:paraId="71DB8F98" w14:textId="77777777" w:rsidR="00D3465F" w:rsidRDefault="00D3465F">
      <w:r>
        <w:continuationSeparator/>
      </w:r>
    </w:p>
  </w:footnote>
  <w:footnote w:id="1">
    <w:p w14:paraId="5824ECF3" w14:textId="4B98B15A" w:rsidR="00D3465F" w:rsidRPr="005D1A1C" w:rsidRDefault="00D3465F"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D3465F" w:rsidRPr="005D1A1C" w:rsidRDefault="00D3465F"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D3465F" w:rsidRPr="005D1A1C" w:rsidRDefault="00D3465F"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D3465F" w:rsidRPr="005D1A1C" w:rsidRDefault="00D3465F"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D3465F" w:rsidRPr="005D1A1C" w:rsidRDefault="00D3465F"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D3465F" w:rsidRDefault="00D3465F"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3714"/>
    <w:rsid w:val="004B4647"/>
    <w:rsid w:val="004C1522"/>
    <w:rsid w:val="004C23B4"/>
    <w:rsid w:val="004C23F2"/>
    <w:rsid w:val="004C595B"/>
    <w:rsid w:val="004D1F52"/>
    <w:rsid w:val="004D2145"/>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296"/>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1540"/>
    <w:rsid w:val="00A62911"/>
    <w:rsid w:val="00A63576"/>
    <w:rsid w:val="00A63C4E"/>
    <w:rsid w:val="00A65F49"/>
    <w:rsid w:val="00A65FFF"/>
    <w:rsid w:val="00A66750"/>
    <w:rsid w:val="00A6684C"/>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C43D236B-EED3-0842-A490-FA5947F04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23</Pages>
  <Words>11597</Words>
  <Characters>66104</Characters>
  <Application>Microsoft Macintosh Word</Application>
  <DocSecurity>0</DocSecurity>
  <Lines>550</Lines>
  <Paragraphs>155</Paragraphs>
  <ScaleCrop>false</ScaleCrop>
  <Company>Stockholms universitetsbibliotek</Company>
  <LinksUpToDate>false</LinksUpToDate>
  <CharactersWithSpaces>77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47</cp:revision>
  <cp:lastPrinted>2018-10-21T11:32:00Z</cp:lastPrinted>
  <dcterms:created xsi:type="dcterms:W3CDTF">2018-10-21T11:32:00Z</dcterms:created>
  <dcterms:modified xsi:type="dcterms:W3CDTF">2018-11-04T12: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